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776BDF68"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sidRPr="00786D1E">
        <w:rPr>
          <w:rFonts w:ascii="Times New Roman" w:hAnsi="Times New Roman" w:cs="Times New Roman"/>
          <w:sz w:val="24"/>
          <w:szCs w:val="24"/>
          <w:highlight w:val="yellow"/>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w:t>
      </w:r>
      <w:r w:rsidRPr="00065370">
        <w:rPr>
          <w:rFonts w:ascii="Times New Roman" w:hAnsi="Times New Roman" w:cs="Times New Roman"/>
          <w:sz w:val="24"/>
          <w:szCs w:val="24"/>
        </w:rPr>
        <w:t xml:space="preserve">signature, H_ID29, </w:t>
      </w:r>
      <w:r w:rsidR="005509B5">
        <w:rPr>
          <w:rFonts w:ascii="Times New Roman" w:hAnsi="Times New Roman" w:cs="Times New Roman"/>
          <w:sz w:val="24"/>
          <w:szCs w:val="24"/>
        </w:rPr>
        <w:t>reflects</w:t>
      </w:r>
      <w:r w:rsidRPr="00065370">
        <w:rPr>
          <w:rFonts w:ascii="Times New Roman" w:hAnsi="Times New Roman" w:cs="Times New Roman"/>
          <w:sz w:val="24"/>
          <w:szCs w:val="24"/>
        </w:rPr>
        <w:t xml:space="preserve"> </w:t>
      </w:r>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r w:rsidR="002B316E" w:rsidRPr="00786D1E">
        <w:rPr>
          <w:rFonts w:ascii="Times New Roman" w:hAnsi="Times New Roman" w:cs="Times New Roman"/>
          <w:sz w:val="24"/>
          <w:szCs w:val="24"/>
          <w:highlight w:val="yellow"/>
        </w:rPr>
        <w:t>mutagenesis</w:t>
      </w:r>
      <w:r w:rsidR="005652BA" w:rsidRPr="00786D1E">
        <w:rPr>
          <w:rFonts w:ascii="Times New Roman" w:hAnsi="Times New Roman" w:cs="Times New Roman"/>
          <w:sz w:val="24"/>
          <w:szCs w:val="24"/>
          <w:highlight w:val="yellow"/>
        </w:rPr>
        <w:t xml:space="preserve"> &lt;is this always </w:t>
      </w:r>
      <w:r w:rsidR="005652BA" w:rsidRPr="00786D1E">
        <w:rPr>
          <w:rFonts w:ascii="Times New Roman" w:hAnsi="Times New Roman" w:cs="Times New Roman"/>
          <w:sz w:val="24"/>
          <w:szCs w:val="24"/>
          <w:highlight w:val="yellow"/>
        </w:rPr>
        <w:t>due to ribonucleotide incorporation</w:t>
      </w:r>
      <w:r w:rsidR="00786D1E" w:rsidRPr="00786D1E">
        <w:rPr>
          <w:rFonts w:ascii="Times New Roman" w:hAnsi="Times New Roman" w:cs="Times New Roman"/>
          <w:sz w:val="24"/>
          <w:szCs w:val="24"/>
          <w:highlight w:val="yellow"/>
        </w:rPr>
        <w:t>?, I.e c</w:t>
      </w:r>
      <w:r w:rsidR="005652BA" w:rsidRPr="00786D1E">
        <w:rPr>
          <w:rFonts w:ascii="Times New Roman" w:hAnsi="Times New Roman" w:cs="Times New Roman"/>
          <w:sz w:val="24"/>
          <w:szCs w:val="24"/>
          <w:highlight w:val="yellow"/>
        </w:rPr>
        <w:t xml:space="preserve">an we say “reflects </w:t>
      </w:r>
      <w:r w:rsidR="008C790A" w:rsidRPr="00786D1E">
        <w:rPr>
          <w:rFonts w:ascii="Times New Roman" w:hAnsi="Times New Roman" w:cs="Times New Roman"/>
          <w:sz w:val="24"/>
          <w:szCs w:val="24"/>
          <w:highlight w:val="yellow"/>
        </w:rPr>
        <w:t>transcription-associated mutagenesis by topoisomerase 1 at sites of ribonucleotides incorporated in genomic DNA”?&gt;</w:t>
      </w:r>
      <w:r w:rsidR="008C790A">
        <w:rPr>
          <w:rFonts w:ascii="Times New Roman" w:hAnsi="Times New Roman" w:cs="Times New Roman"/>
          <w:sz w:val="24"/>
          <w:szCs w:val="24"/>
        </w:rPr>
        <w:t xml:space="preserve">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i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w:t>
      </w:r>
      <w:r w:rsidRPr="00065370">
        <w:rPr>
          <w:rFonts w:ascii="Times New Roman" w:hAnsi="Times New Roman" w:cs="Times New Roman"/>
          <w:sz w:val="24"/>
          <w:szCs w:val="24"/>
        </w:rPr>
        <w:lastRenderedPageBreak/>
        <w:t>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1" w:author="Steve Rozen, Ph.D." w:date="2025-06-05T08:59:00Z" w16du:dateUtc="2025-06-05T12: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933A315"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w:t>
      </w:r>
      <w:r w:rsidR="00B81490" w:rsidRPr="00B81490">
        <w:rPr>
          <w:rFonts w:ascii="Times New Roman" w:hAnsi="Times New Roman" w:cs="Times New Roman"/>
          <w:sz w:val="24"/>
          <w:szCs w:val="24"/>
        </w:rPr>
        <w:t>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double-base-substitution (DBS) signatures</w:t>
      </w:r>
      <w:r w:rsidR="00ED73F1">
        <w:rPr>
          <w:rFonts w:ascii="Times New Roman" w:hAnsi="Times New Roman" w:cs="Times New Roman"/>
          <w:sz w:val="24"/>
          <w:szCs w:val="24"/>
        </w:rPr>
        <w:t xml:space="preserve">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4C1458A5" w14:textId="34158B9B" w:rsidR="0081479B"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w:t>
      </w:r>
      <w:r w:rsidR="002F5F56">
        <w:rPr>
          <w:rFonts w:ascii="Times New Roman" w:hAnsi="Times New Roman" w:cs="Times New Roman"/>
          <w:sz w:val="24"/>
          <w:szCs w:val="24"/>
        </w:rPr>
        <w:t>,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xml:space="preserve">). The </w:t>
      </w:r>
      <w:r w:rsidR="002F5F56" w:rsidRPr="00E639B6">
        <w:rPr>
          <w:rFonts w:ascii="Times New Roman" w:hAnsi="Times New Roman" w:cs="Times New Roman"/>
          <w:sz w:val="24"/>
          <w:szCs w:val="24"/>
        </w:rPr>
        <w:t>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xml:space="preserve">”, classifies </w:t>
      </w:r>
      <w:r w:rsidR="002F5F56">
        <w:rPr>
          <w:rFonts w:ascii="Times New Roman" w:hAnsi="Times New Roman" w:cs="Times New Roman"/>
          <w:sz w:val="24"/>
          <w:szCs w:val="24"/>
        </w:rPr>
        <w:t>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81479B" w:rsidRDefault="006F083F" w:rsidP="008A1C58">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Because each system distinguishes mutation types that the other system groups together, i</w:t>
      </w:r>
      <w:r w:rsidR="00E14A15" w:rsidRPr="0081479B">
        <w:rPr>
          <w:rFonts w:ascii="Times New Roman" w:hAnsi="Times New Roman" w:cs="Times New Roman"/>
          <w:sz w:val="24"/>
          <w:szCs w:val="24"/>
          <w:highlight w:val="yellow"/>
        </w:rPr>
        <w:t>t is</w:t>
      </w:r>
      <w:r w:rsidRPr="0081479B">
        <w:rPr>
          <w:rFonts w:ascii="Times New Roman" w:hAnsi="Times New Roman" w:cs="Times New Roman"/>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 xml:space="preserve">and subdivides some single base substitutions according to </w:t>
      </w:r>
      <w:r w:rsidRPr="0081479B">
        <w:rPr>
          <w:rFonts w:ascii="Times New Roman" w:hAnsi="Times New Roman" w:cs="Times New Roman" w:hint="eastAsia"/>
          <w:sz w:val="24"/>
          <w:szCs w:val="24"/>
          <w:highlight w:val="yellow"/>
        </w:rPr>
        <w:t>surrounding</w:t>
      </w:r>
      <w:r w:rsidRPr="0081479B">
        <w:rPr>
          <w:rFonts w:ascii="Times New Roman" w:hAnsi="Times New Roman" w:cs="Times New Roman"/>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432B581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w:t>
      </w:r>
      <w:r w:rsidRPr="00B8798B">
        <w:rPr>
          <w:rFonts w:ascii="Times New Roman" w:hAnsi="Times New Roman" w:cs="Times New Roman" w:hint="eastAsia"/>
          <w:sz w:val="24"/>
          <w:szCs w:val="24"/>
        </w:rPr>
        <w:lastRenderedPageBreak/>
        <w:t>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2" w:author="Steve Rozen, Ph.D." w:date="2025-06-25T15:34:00Z" w16du:dateUtc="2025-06-25T19:34:00Z">
        <w:r w:rsidR="00D6391F">
          <w:rPr>
            <w:rFonts w:ascii="Times New Roman" w:hAnsi="Times New Roman" w:cs="Times New Roman"/>
            <w:sz w:val="24"/>
            <w:szCs w:val="24"/>
          </w:rPr>
          <w:t>single</w:t>
        </w:r>
      </w:ins>
      <w:del w:id="3" w:author="Steve Rozen, Ph.D." w:date="2025-06-25T15:34:00Z" w16du:dateUtc="2025-06-25T19: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4" w:author="Steve Rozen, Ph.D." w:date="2025-06-25T15:35:00Z" w16du:dateUtc="2025-06-25T19: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5" w:author="Steve Rozen, Ph.D." w:date="2025-06-25T15:35:00Z" w16du:dateUtc="2025-06-25T19:35:00Z">
        <w:r w:rsidR="00D6391F">
          <w:rPr>
            <w:rFonts w:ascii="Times New Roman" w:hAnsi="Times New Roman" w:cs="Times New Roman"/>
            <w:sz w:val="24"/>
            <w:szCs w:val="24"/>
          </w:rPr>
          <w:t>lets it</w:t>
        </w:r>
      </w:ins>
      <w:del w:id="6" w:author="Steve Rozen, Ph.D." w:date="2025-06-25T15:35:00Z" w16du:dateUtc="2025-06-25T19: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7"/>
      <w:ins w:id="8" w:author="Steve Rozen, Ph.D." w:date="2025-06-05T09:44:00Z" w16du:dateUtc="2025-06-05T13:44:00Z">
        <w:r w:rsidRPr="00254A51">
          <w:rPr>
            <w:rFonts w:ascii="Times New Roman" w:hAnsi="Times New Roman" w:cs="Times New Roman"/>
            <w:strike/>
            <w:sz w:val="24"/>
            <w:szCs w:val="24"/>
            <w:rPrChange w:id="9" w:author="Steve Rozen, Ph.D." w:date="2025-06-26T20:56:00Z" w16du:dateUtc="2025-06-27T00:56:00Z">
              <w:rPr>
                <w:rFonts w:ascii="Times New Roman" w:hAnsi="Times New Roman" w:cs="Times New Roman"/>
                <w:sz w:val="24"/>
                <w:szCs w:val="24"/>
              </w:rPr>
            </w:rPrChange>
          </w:rPr>
          <w:t xml:space="preserve">&lt;the point of this paragraph is that </w:t>
        </w:r>
      </w:ins>
      <w:ins w:id="10" w:author="Steve Rozen, Ph.D." w:date="2025-06-05T09:45:00Z" w16du:dateUtc="2025-06-05T13:45:00Z">
        <w:r w:rsidRPr="00254A51">
          <w:rPr>
            <w:rFonts w:ascii="Times New Roman" w:hAnsi="Times New Roman" w:cs="Times New Roman"/>
            <w:strike/>
            <w:sz w:val="24"/>
            <w:szCs w:val="24"/>
            <w:rPrChange w:id="11" w:author="Steve Rozen, Ph.D." w:date="2025-06-26T20:56:00Z" w16du:dateUtc="2025-06-27T00:56:00Z">
              <w:rPr>
                <w:rFonts w:ascii="Times New Roman" w:hAnsi="Times New Roman" w:cs="Times New Roman"/>
                <w:sz w:val="24"/>
                <w:szCs w:val="24"/>
              </w:rPr>
            </w:rPrChange>
          </w:rPr>
          <w:t>Indel89 is more informative?&gt;</w:t>
        </w:r>
      </w:ins>
      <w:commentRangeEnd w:id="7"/>
      <w:r w:rsidR="00CC7CD8" w:rsidRPr="00254A51">
        <w:rPr>
          <w:rStyle w:val="CommentReference"/>
          <w:strike/>
          <w:rPrChange w:id="12" w:author="Steve Rozen, Ph.D." w:date="2025-06-26T20:56:00Z" w16du:dateUtc="2025-06-27T00:56:00Z">
            <w:rPr>
              <w:rStyle w:val="CommentReference"/>
            </w:rPr>
          </w:rPrChange>
        </w:rPr>
        <w:commentReference w:id="7"/>
      </w:r>
      <w:ins w:id="13" w:author="Steve Rozen, Ph.D." w:date="2025-06-05T09:45:00Z" w16du:dateUtc="2025-06-05T13:45:00Z">
        <w:r w:rsidRPr="00254A51">
          <w:rPr>
            <w:rFonts w:ascii="Times New Roman" w:hAnsi="Times New Roman" w:cs="Times New Roman"/>
            <w:strike/>
            <w:sz w:val="24"/>
            <w:szCs w:val="24"/>
            <w:rPrChange w:id="14" w:author="Steve Rozen, Ph.D." w:date="2025-06-26T20:56:00Z" w16du:dateUtc="2025-06-27T0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15" w:author="Steve Rozen, Ph.D." w:date="2025-06-26T20:56:00Z" w16du:dateUtc="2025-06-27T0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strike/>
          <w:sz w:val="24"/>
          <w:szCs w:val="24"/>
          <w:rPrChange w:id="16" w:author="Steve Rozen, Ph.D." w:date="2025-06-26T20:56:00Z" w16du:dateUtc="2025-06-27T00:56:00Z">
            <w:rPr>
              <w:rFonts w:ascii="Times New Roman" w:hAnsi="Times New Roman" w:cs="Times New Roman"/>
              <w:sz w:val="24"/>
              <w:szCs w:val="24"/>
            </w:rPr>
          </w:rPrChange>
        </w:rPr>
        <w:t xml:space="preserve">followed by A (e.g., CA&gt;A, CCA&gt;CA…) </w:t>
      </w:r>
      <w:r w:rsidR="00B8798B" w:rsidRPr="00254A51">
        <w:rPr>
          <w:rFonts w:ascii="Times New Roman" w:hAnsi="Times New Roman" w:cs="Times New Roman"/>
          <w:strike/>
          <w:sz w:val="24"/>
          <w:szCs w:val="24"/>
          <w:rPrChange w:id="17" w:author="Steve Rozen, Ph.D." w:date="2025-06-26T20:56:00Z" w16du:dateUtc="2025-06-27T00:56:00Z">
            <w:rPr>
              <w:rFonts w:ascii="Times New Roman" w:hAnsi="Times New Roman" w:cs="Times New Roman"/>
              <w:sz w:val="24"/>
              <w:szCs w:val="24"/>
            </w:rPr>
          </w:rPrChange>
        </w:rPr>
        <w:t>as captured by ID3</w:t>
      </w:r>
      <w:r w:rsidR="006B3CB6" w:rsidRPr="00254A51">
        <w:rPr>
          <w:rFonts w:ascii="Times New Roman" w:hAnsi="Times New Roman" w:cs="Times New Roman"/>
          <w:strike/>
          <w:sz w:val="24"/>
          <w:szCs w:val="24"/>
          <w:rPrChange w:id="18" w:author="Steve Rozen, Ph.D." w:date="2025-06-26T20:56:00Z" w16du:dateUtc="2025-06-27T00:56:00Z">
            <w:rPr>
              <w:rFonts w:ascii="Times New Roman" w:hAnsi="Times New Roman" w:cs="Times New Roman"/>
              <w:sz w:val="24"/>
              <w:szCs w:val="24"/>
            </w:rPr>
          </w:rPrChange>
        </w:rPr>
        <w:t xml:space="preserve"> and InsDel3</w:t>
      </w:r>
      <w:r w:rsidR="00B8798B" w:rsidRPr="00254A51">
        <w:rPr>
          <w:rFonts w:ascii="Times New Roman" w:hAnsi="Times New Roman" w:cs="Times New Roman"/>
          <w:strike/>
          <w:sz w:val="24"/>
          <w:szCs w:val="24"/>
          <w:rPrChange w:id="19" w:author="Steve Rozen, Ph.D." w:date="2025-06-26T20:56:00Z" w16du:dateUtc="2025-06-27T00:56:00Z">
            <w:rPr>
              <w:rFonts w:ascii="Times New Roman" w:hAnsi="Times New Roman" w:cs="Times New Roman"/>
              <w:sz w:val="24"/>
              <w:szCs w:val="24"/>
            </w:rPr>
          </w:rPrChange>
        </w:rPr>
        <w:t>. UV exposure, conversely, induces C&gt;T (SBS7a) and CC&gt;TT (DBS1) substitutions, as well as indel events such as GTTA&gt;GTA or ATTA&gt;ATA</w:t>
      </w:r>
      <w:r w:rsidR="008615B8" w:rsidRPr="00254A51">
        <w:rPr>
          <w:rFonts w:ascii="Times New Roman" w:hAnsi="Times New Roman" w:cs="Times New Roman"/>
          <w:strike/>
          <w:sz w:val="24"/>
          <w:szCs w:val="24"/>
          <w:rPrChange w:id="20" w:author="Steve Rozen, Ph.D." w:date="2025-06-26T20:56:00Z" w16du:dateUtc="2025-06-27T00:56:00Z">
            <w:rPr>
              <w:rFonts w:ascii="Times New Roman" w:hAnsi="Times New Roman" w:cs="Times New Roman"/>
              <w:sz w:val="24"/>
              <w:szCs w:val="24"/>
            </w:rPr>
          </w:rPrChange>
        </w:rPr>
        <w:t xml:space="preserve"> (ID13 and InsDel13)</w:t>
      </w:r>
      <w:r w:rsidR="00B8798B" w:rsidRPr="00254A51">
        <w:rPr>
          <w:rFonts w:ascii="Times New Roman" w:hAnsi="Times New Roman" w:cs="Times New Roman"/>
          <w:strike/>
          <w:sz w:val="24"/>
          <w:szCs w:val="24"/>
          <w:rPrChange w:id="21" w:author="Steve Rozen, Ph.D." w:date="2025-06-26T20:56:00Z" w16du:dateUtc="2025-06-27T0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w:t>
      </w:r>
      <w:r w:rsidRPr="008D60CC">
        <w:rPr>
          <w:rFonts w:ascii="Times New Roman" w:hAnsi="Times New Roman" w:cs="Times New Roman"/>
          <w:sz w:val="24"/>
          <w:szCs w:val="24"/>
        </w:rPr>
        <w:lastRenderedPageBreak/>
        <w:t>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22" w:author="Steve Rozen, Ph.D." w:date="2025-06-25T16:05:00Z" w16du:dateUtc="2025-06-25T20: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23" w:author="Steve Rozen, Ph.D." w:date="2025-06-25T16:06:00Z" w16du:dateUtc="2025-06-25T20:06:00Z">
        <w:r w:rsidR="00573DD4" w:rsidRPr="00573DD4">
          <w:rPr>
            <w:rFonts w:ascii="Times New Roman" w:hAnsi="Times New Roman" w:cs="Times New Roman"/>
            <w:sz w:val="24"/>
            <w:szCs w:val="24"/>
          </w:rPr>
          <w:t xml:space="preserve">ribonucleotide excision repair </w:t>
        </w:r>
      </w:ins>
      <w:del w:id="24" w:author="Steve Rozen, Ph.D." w:date="2025-06-25T16:09:00Z" w16du:dateUtc="2025-06-25T20:09:00Z">
        <w:r w:rsidR="00EB4AAF" w:rsidRPr="00EB4AAF" w:rsidDel="00573DD4">
          <w:rPr>
            <w:rFonts w:ascii="Times New Roman" w:hAnsi="Times New Roman" w:cs="Times New Roman"/>
            <w:sz w:val="24"/>
            <w:szCs w:val="24"/>
          </w:rPr>
          <w:delText xml:space="preserve">confirmed </w:delText>
        </w:r>
      </w:del>
      <w:ins w:id="25" w:author="Steve Rozen, Ph.D." w:date="2025-06-25T16:09:00Z" w16du:dateUtc="2025-06-25T20: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26" w:author="Steve Rozen, Ph.D." w:date="2025-06-25T16:09:00Z" w16du:dateUtc="2025-06-25T20:09:00Z">
        <w:r w:rsidR="00EB4AAF" w:rsidRPr="00EB4AAF" w:rsidDel="00573DD4">
          <w:rPr>
            <w:rFonts w:ascii="Times New Roman" w:hAnsi="Times New Roman" w:cs="Times New Roman"/>
            <w:sz w:val="24"/>
            <w:szCs w:val="24"/>
          </w:rPr>
          <w:delText xml:space="preserve">that </w:delText>
        </w:r>
      </w:del>
      <w:del w:id="27" w:author="Steve Rozen, Ph.D." w:date="2025-06-25T16:06:00Z" w16du:dateUtc="2025-06-25T20:06:00Z">
        <w:r w:rsidR="00EB4AAF" w:rsidRPr="00EB4AAF" w:rsidDel="00573DD4">
          <w:rPr>
            <w:rFonts w:ascii="Times New Roman" w:hAnsi="Times New Roman" w:cs="Times New Roman"/>
            <w:sz w:val="24"/>
            <w:szCs w:val="24"/>
          </w:rPr>
          <w:delText xml:space="preserve">one </w:delText>
        </w:r>
      </w:del>
      <w:del w:id="28" w:author="Steve Rozen, Ph.D." w:date="2025-06-25T16:07:00Z" w16du:dateUtc="2025-06-25T20:07:00Z">
        <w:r w:rsidR="00EB4AAF" w:rsidRPr="00EB4AAF" w:rsidDel="00573DD4">
          <w:rPr>
            <w:rFonts w:ascii="Times New Roman" w:hAnsi="Times New Roman" w:cs="Times New Roman"/>
            <w:sz w:val="24"/>
            <w:szCs w:val="24"/>
          </w:rPr>
          <w:delText>novel</w:delText>
        </w:r>
      </w:del>
      <w:ins w:id="29" w:author="Steve Rozen, Ph.D." w:date="2025-06-25T16:07:00Z" w16du:dateUtc="2025-06-25T20: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30" w:author="Steve Rozen, Ph.D." w:date="2025-06-25T16:04:00Z" w16du:dateUtc="2025-06-25T20:04:00Z">
        <w:r w:rsidR="00573DD4">
          <w:rPr>
            <w:rFonts w:ascii="Times New Roman" w:hAnsi="Times New Roman" w:cs="Times New Roman"/>
            <w:sz w:val="24"/>
            <w:szCs w:val="24"/>
          </w:rPr>
          <w:t>i</w:t>
        </w:r>
      </w:ins>
      <w:del w:id="31" w:author="Steve Rozen, Ph.D." w:date="2025-06-25T16:04:00Z" w16du:dateUtc="2025-06-25T20: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32" w:author="Steve Rozen, Ph.D." w:date="2025-06-25T16:06:00Z" w16du:dateUtc="2025-06-25T20:06:00Z">
        <w:r w:rsidR="00573DD4">
          <w:rPr>
            <w:rFonts w:ascii="Times New Roman" w:hAnsi="Times New Roman" w:cs="Times New Roman"/>
            <w:sz w:val="24"/>
            <w:szCs w:val="24"/>
          </w:rPr>
          <w:t>s</w:t>
        </w:r>
      </w:ins>
      <w:del w:id="33" w:author="Steve Rozen, Ph.D." w:date="2025-06-25T16:07:00Z" w16du:dateUtc="2025-06-25T20: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34" w:author="Steve Rozen, Ph.D." w:date="2025-06-25T16:08:00Z" w16du:dateUtc="2025-06-25T20: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35" w:author="Steve Rozen, Ph.D." w:date="2025-06-25T16:06:00Z" w16du:dateUtc="2025-06-25T20:06:00Z">
        <w:r w:rsidR="00573DD4">
          <w:rPr>
            <w:rFonts w:ascii="Times New Roman" w:hAnsi="Times New Roman" w:cs="Times New Roman"/>
            <w:sz w:val="24"/>
            <w:szCs w:val="24"/>
          </w:rPr>
          <w:t>independen</w:t>
        </w:r>
      </w:ins>
      <w:ins w:id="36" w:author="Steve Rozen, Ph.D." w:date="2025-06-25T16:07:00Z" w16du:dateUtc="2025-06-25T20:07:00Z">
        <w:r w:rsidR="00573DD4">
          <w:rPr>
            <w:rFonts w:ascii="Times New Roman" w:hAnsi="Times New Roman" w:cs="Times New Roman"/>
            <w:sz w:val="24"/>
            <w:szCs w:val="24"/>
          </w:rPr>
          <w:t xml:space="preserve">tly </w:t>
        </w:r>
      </w:ins>
      <w:ins w:id="37" w:author="Steve Rozen, Ph.D." w:date="2025-06-25T16:04:00Z" w16du:dateUtc="2025-06-25T20:04:00Z">
        <w:r w:rsidR="00573DD4">
          <w:rPr>
            <w:rFonts w:ascii="Times New Roman" w:hAnsi="Times New Roman" w:cs="Times New Roman"/>
            <w:sz w:val="24"/>
            <w:szCs w:val="24"/>
          </w:rPr>
          <w:t>in both indel classification systems</w:t>
        </w:r>
      </w:ins>
      <w:del w:id="38" w:author="Steve Rozen, Ph.D." w:date="2025-06-25T16:04:00Z" w16du:dateUtc="2025-06-25T20:04:00Z">
        <w:r w:rsidR="00EB4AAF" w:rsidRPr="00EB4AAF" w:rsidDel="00573DD4">
          <w:rPr>
            <w:rFonts w:ascii="Times New Roman" w:hAnsi="Times New Roman" w:cs="Times New Roman"/>
            <w:sz w:val="24"/>
            <w:szCs w:val="24"/>
          </w:rPr>
          <w:delText xml:space="preserve">in both </w:delText>
        </w:r>
      </w:del>
      <w:del w:id="39" w:author="Steve Rozen, Ph.D." w:date="2025-06-25T16:05:00Z" w16du:dateUtc="2025-06-25T20: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40" w:author="Steve Rozen, Ph.D." w:date="2025-06-25T16:09:00Z" w16du:dateUtc="2025-06-25T20:09:00Z">
        <w:r w:rsidR="00EB4AAF" w:rsidRPr="00EB4AAF" w:rsidDel="00573DD4">
          <w:rPr>
            <w:rFonts w:ascii="Times New Roman" w:hAnsi="Times New Roman" w:cs="Times New Roman"/>
            <w:sz w:val="24"/>
            <w:szCs w:val="24"/>
          </w:rPr>
          <w:delText xml:space="preserve"> </w:delText>
        </w:r>
      </w:del>
      <w:del w:id="41" w:author="Steve Rozen, Ph.D." w:date="2025-06-25T16:02:00Z" w16du:dateUtc="2025-06-25T20:02:00Z">
        <w:r w:rsidR="00EB4AAF" w:rsidRPr="00EB4AAF" w:rsidDel="00573DD4">
          <w:rPr>
            <w:rFonts w:ascii="Times New Roman" w:hAnsi="Times New Roman" w:cs="Times New Roman"/>
            <w:sz w:val="24"/>
            <w:szCs w:val="24"/>
          </w:rPr>
          <w:delText>is associated</w:delText>
        </w:r>
      </w:del>
      <w:del w:id="42" w:author="Steve Rozen, Ph.D." w:date="2025-06-25T16:09:00Z" w16du:dateUtc="2025-06-25T20:09:00Z">
        <w:r w:rsidR="00EB4AAF" w:rsidRPr="00EB4AAF" w:rsidDel="00573DD4">
          <w:rPr>
            <w:rFonts w:ascii="Times New Roman" w:hAnsi="Times New Roman" w:cs="Times New Roman"/>
            <w:sz w:val="24"/>
            <w:szCs w:val="24"/>
          </w:rPr>
          <w:delText xml:space="preserve"> </w:delText>
        </w:r>
      </w:del>
      <w:ins w:id="43" w:author="Steve Rozen, Ph.D." w:date="2025-06-25T16:03:00Z" w16du:dateUtc="2025-06-25T20:03:00Z">
        <w:r w:rsidR="00573DD4" w:rsidRPr="00EB4AAF">
          <w:rPr>
            <w:rFonts w:ascii="Times New Roman" w:hAnsi="Times New Roman" w:cs="Times New Roman"/>
            <w:sz w:val="24"/>
            <w:szCs w:val="24"/>
          </w:rPr>
          <w:t xml:space="preserve"> </w:t>
        </w:r>
      </w:ins>
      <w:del w:id="44" w:author="Steve Rozen, Ph.D." w:date="2025-06-25T16:07:00Z" w16du:dateUtc="2025-06-25T20: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45" w:author="Steve Rozen, Ph.D." w:date="2025-06-25T16:01:00Z" w16du:dateUtc="2025-06-25T20:01:00Z">
        <w:r w:rsidR="00493D69">
          <w:rPr>
            <w:rFonts w:ascii="Times New Roman" w:hAnsi="Times New Roman" w:cs="Times New Roman"/>
            <w:sz w:val="24"/>
            <w:szCs w:val="24"/>
          </w:rPr>
          <w:t xml:space="preserve">&lt;cite </w:t>
        </w:r>
      </w:ins>
      <w:ins w:id="46"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ins>
      <w:ins w:id="47"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ins>
      <w:ins w:id="48"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ins>
      <w:ins w:id="49"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50" w:author="Steve Rozen, Ph.D." w:date="2025-06-25T16:02:00Z" w16du:dateUtc="2025-06-25T20: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51" w:author="Steve Rozen, Ph.D." w:date="2025-06-25T16:11:00Z" w16du:dateUtc="2025-06-25T20:11:00Z">
        <w:r w:rsidR="00573DD4">
          <w:rPr>
            <w:rFonts w:ascii="Times New Roman" w:hAnsi="Times New Roman" w:cs="Times New Roman"/>
            <w:sz w:val="24"/>
            <w:szCs w:val="24"/>
          </w:rPr>
          <w:t>indel</w:t>
        </w:r>
      </w:ins>
      <w:del w:id="52" w:author="Steve Rozen, Ph.D." w:date="2025-06-25T16:11:00Z" w16du:dateUtc="2025-06-25T20: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53" w:author="Steve Rozen, Ph.D." w:date="2025-06-25T15:57:00Z" w16du:dateUtc="2025-06-25T19:57:00Z">
        <w:r w:rsidR="00AF31C2">
          <w:rPr>
            <w:rFonts w:ascii="Times New Roman" w:hAnsi="Times New Roman" w:cs="Times New Roman"/>
            <w:sz w:val="24"/>
            <w:szCs w:val="24"/>
          </w:rPr>
          <w:t>classifications</w:t>
        </w:r>
      </w:ins>
      <w:ins w:id="54" w:author="Steve Rozen, Ph.D." w:date="2025-06-25T16:11:00Z" w16du:dateUtc="2025-06-25T20:11:00Z">
        <w:r w:rsidR="00573DD4">
          <w:rPr>
            <w:rFonts w:ascii="Times New Roman" w:hAnsi="Times New Roman" w:cs="Times New Roman"/>
            <w:sz w:val="24"/>
            <w:szCs w:val="24"/>
          </w:rPr>
          <w:t xml:space="preserve"> systems</w:t>
        </w:r>
      </w:ins>
      <w:ins w:id="55" w:author="Steve Rozen, Ph.D." w:date="2025-06-25T15:57:00Z" w16du:dateUtc="2025-06-25T19:57:00Z">
        <w:r w:rsidR="00AF31C2">
          <w:rPr>
            <w:rFonts w:ascii="Times New Roman" w:hAnsi="Times New Roman" w:cs="Times New Roman"/>
            <w:sz w:val="24"/>
            <w:szCs w:val="24"/>
          </w:rPr>
          <w:t xml:space="preserve"> </w:t>
        </w:r>
      </w:ins>
      <w:del w:id="56" w:author="Steve Rozen, Ph.D." w:date="2025-06-25T16:11:00Z" w16du:dateUtc="2025-06-25T20:11:00Z">
        <w:r w:rsidR="00EB4AAF" w:rsidRPr="00EB4AAF" w:rsidDel="00573DD4">
          <w:rPr>
            <w:rFonts w:ascii="Times New Roman" w:hAnsi="Times New Roman" w:cs="Times New Roman"/>
            <w:sz w:val="24"/>
            <w:szCs w:val="24"/>
          </w:rPr>
          <w:delText>were detected</w:delText>
        </w:r>
      </w:del>
      <w:ins w:id="57" w:author="Steve Rozen, Ph.D." w:date="2025-06-25T16:11:00Z" w16du:dateUtc="2025-06-25T20: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58"/>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58"/>
      <w:r w:rsidR="00FC0DE7">
        <w:rPr>
          <w:rStyle w:val="CommentReference"/>
        </w:rPr>
        <w:commentReference w:id="58"/>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ur analysis revealed no tumor samples supporting COSMIC ID5 in </w:t>
      </w:r>
      <w:r w:rsidR="00A70D28" w:rsidRPr="00A70D28">
        <w:rPr>
          <w:rFonts w:ascii="Times New Roman" w:hAnsi="Times New Roman" w:cs="Times New Roman"/>
          <w:sz w:val="24"/>
          <w:szCs w:val="24"/>
        </w:rPr>
        <w:lastRenderedPageBreak/>
        <w:t>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w:t>
      </w:r>
      <w:r w:rsidR="004235BD" w:rsidRPr="004235BD">
        <w:rPr>
          <w:rFonts w:ascii="Times New Roman" w:hAnsi="Times New Roman" w:cs="Times New Roman"/>
          <w:sz w:val="24"/>
          <w:szCs w:val="24"/>
        </w:rPr>
        <w:lastRenderedPageBreak/>
        <w:t xml:space="preserve">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lastRenderedPageBreak/>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Tophography of InDel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 xml:space="preserve">we observed that H_ID33, H_ID37, and C_ID7 all display &gt;1 bp </w:t>
      </w:r>
      <w:r w:rsidR="00820C17" w:rsidRPr="00995E34">
        <w:rPr>
          <w:rFonts w:ascii="Times New Roman" w:hAnsi="Times New Roman" w:cs="Times New Roman"/>
          <w:sz w:val="24"/>
          <w:szCs w:val="24"/>
        </w:rPr>
        <w:lastRenderedPageBreak/>
        <w:t>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89 signatures revealed that InsDel33 captures the deletion patterns of both H_ID33 and H_ID37, 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 xml:space="preserve">Compared to C_ID4, </w:t>
      </w:r>
      <w:r w:rsidR="008F14CF" w:rsidRPr="008F14CF">
        <w:rPr>
          <w:rFonts w:ascii="Times New Roman" w:hAnsi="Times New Roman" w:cs="Times New Roman"/>
          <w:sz w:val="24"/>
          <w:szCs w:val="24"/>
        </w:rPr>
        <w:lastRenderedPageBreak/>
        <w:t>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59"/>
      <w:commentRangeEnd w:id="59"/>
      <w:r>
        <w:rPr>
          <w:rStyle w:val="CommentReference"/>
        </w:rPr>
        <w:commentReference w:id="59"/>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1E7578E"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w:t>
      </w:r>
      <w:del w:id="60" w:author="Mo Liu" w:date="2025-07-01T10:22:00Z" w16du:dateUtc="2025-07-01T02:22:00Z">
        <w:r w:rsidR="00CB3861" w:rsidRPr="008A1C58" w:rsidDel="008D5421">
          <w:rPr>
            <w:rFonts w:ascii="Times New Roman" w:hAnsi="Times New Roman" w:cs="Times New Roman"/>
            <w:sz w:val="24"/>
            <w:szCs w:val="24"/>
            <w:highlight w:val="yellow"/>
          </w:rPr>
          <w:delText xml:space="preserve"> xxxx</w:delText>
        </w:r>
        <w:r w:rsidR="00CB3861" w:rsidRPr="008A1C58" w:rsidDel="008D5421">
          <w:rPr>
            <w:rFonts w:ascii="Times New Roman" w:hAnsi="Times New Roman" w:cs="Times New Roman"/>
            <w:sz w:val="24"/>
            <w:szCs w:val="24"/>
          </w:rPr>
          <w:delText>.</w:delText>
        </w:r>
      </w:del>
      <w:ins w:id="61" w:author="Mo Liu" w:date="2025-07-01T10:22:00Z" w16du:dateUtc="2025-07-01T02:22:00Z">
        <w:r w:rsidR="008D5421">
          <w:rPr>
            <w:rFonts w:ascii="Times New Roman" w:hAnsi="Times New Roman" w:cs="Times New Roman" w:hint="eastAsia"/>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ins>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lastRenderedPageBreak/>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9"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20"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in regard to the pyrimidine base(s) of the insertion/deletion. </w:t>
      </w:r>
      <w:r>
        <w:rPr>
          <w:rFonts w:ascii="Times New Roman" w:hAnsi="Times New Roman" w:cs="Times New Roman"/>
        </w:rPr>
        <w:t>Thus</w:t>
      </w:r>
      <w:r w:rsidRPr="00864504">
        <w:rPr>
          <w:rFonts w:ascii="Times New Roman" w:hAnsi="Times New Roman" w:cs="Times New Roman"/>
        </w:rPr>
        <w:t>, indels with only C or T bases were annotated as + 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non transcribed?)</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1"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Valleys and peaks were sorted by the genomic coordinate in ascending order. In regard to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Only strand asymmetries with p value &gt; 0.05 and odds ratios above 1.10 were considered showing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this criteria</w:t>
      </w:r>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xml:space="preserve">. The replication time signals </w:t>
      </w:r>
      <w:r w:rsidRPr="00864504">
        <w:rPr>
          <w:rFonts w:ascii="Times New Roman" w:hAnsi="Times New Roman" w:cs="Times New Roman"/>
        </w:rPr>
        <w:lastRenderedPageBreak/>
        <w:t>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as considered to be generally unaffected by replication timing </w:t>
      </w:r>
      <w:r>
        <w:rPr>
          <w:rFonts w:ascii="Times New Roman" w:hAnsi="Times New Roman" w:cs="Times New Roman"/>
        </w:rPr>
        <w:t>i</w:t>
      </w:r>
      <w:r w:rsidRPr="00864504">
        <w:rPr>
          <w:rFonts w:ascii="Times New Roman" w:hAnsi="Times New Roman" w:cs="Times New Roman"/>
        </w:rPr>
        <w:t>f the slope m was not statistically significant 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signature was considered to be</w:t>
      </w:r>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0, and </w:t>
      </w:r>
      <w:r w:rsidRPr="00864504">
        <w:rPr>
          <w:rFonts w:ascii="Times New Roman" w:hAnsi="Times New Roman" w:cs="Times New Roman"/>
        </w:rPr>
        <w:t xml:space="preserve">was considered to b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2" w:name="_Hlk191059301"/>
      <w:r w:rsidRPr="00D343FD">
        <w:rPr>
          <w:rFonts w:ascii="Times New Roman" w:hAnsi="Times New Roman" w:cs="Times New Roman"/>
          <w:sz w:val="24"/>
          <w:szCs w:val="24"/>
        </w:rPr>
        <w:t>RNASEH2b</w:t>
      </w:r>
      <w:bookmarkEnd w:id="62"/>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w:t>
      </w:r>
      <w:r w:rsidRPr="00D343FD">
        <w:rPr>
          <w:rFonts w:ascii="Times New Roman" w:hAnsi="Times New Roman" w:cs="Times New Roman"/>
          <w:sz w:val="24"/>
          <w:szCs w:val="24"/>
        </w:rPr>
        <w:lastRenderedPageBreak/>
        <w:t xml:space="preserve">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w:t>
      </w:r>
      <w:r w:rsidRPr="00D343FD">
        <w:rPr>
          <w:rFonts w:ascii="Times New Roman" w:hAnsi="Times New Roman" w:cs="Times New Roman"/>
          <w:sz w:val="24"/>
          <w:szCs w:val="24"/>
        </w:rPr>
        <w:lastRenderedPageBreak/>
        <w:t>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lastRenderedPageBreak/>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58"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59"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935727" w14:textId="77777777" w:rsidR="00BA0A6F" w:rsidRDefault="00BA0A6F" w:rsidP="000F4F7D">
      <w:pPr>
        <w:spacing w:after="0" w:line="240" w:lineRule="auto"/>
      </w:pPr>
      <w:r>
        <w:separator/>
      </w:r>
    </w:p>
  </w:endnote>
  <w:endnote w:type="continuationSeparator" w:id="0">
    <w:p w14:paraId="2AC2E2B6" w14:textId="77777777" w:rsidR="00BA0A6F" w:rsidRDefault="00BA0A6F" w:rsidP="000F4F7D">
      <w:pPr>
        <w:spacing w:after="0" w:line="240" w:lineRule="auto"/>
      </w:pPr>
      <w:r>
        <w:continuationSeparator/>
      </w:r>
    </w:p>
  </w:endnote>
  <w:endnote w:type="continuationNotice" w:id="1">
    <w:p w14:paraId="7B766920" w14:textId="77777777" w:rsidR="00BA0A6F" w:rsidRDefault="00BA0A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3DB0C1" w14:textId="77777777" w:rsidR="00BA0A6F" w:rsidRDefault="00BA0A6F" w:rsidP="000F4F7D">
      <w:pPr>
        <w:spacing w:after="0" w:line="240" w:lineRule="auto"/>
      </w:pPr>
      <w:r>
        <w:separator/>
      </w:r>
    </w:p>
  </w:footnote>
  <w:footnote w:type="continuationSeparator" w:id="0">
    <w:p w14:paraId="2B621C47" w14:textId="77777777" w:rsidR="00BA0A6F" w:rsidRDefault="00BA0A6F" w:rsidP="000F4F7D">
      <w:pPr>
        <w:spacing w:after="0" w:line="240" w:lineRule="auto"/>
      </w:pPr>
      <w:r>
        <w:continuationSeparator/>
      </w:r>
    </w:p>
  </w:footnote>
  <w:footnote w:type="continuationNotice" w:id="1">
    <w:p w14:paraId="50CD2A96" w14:textId="77777777" w:rsidR="00BA0A6F" w:rsidRDefault="00BA0A6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50E0F"/>
    <w:rsid w:val="00F519C4"/>
    <w:rsid w:val="00F5538B"/>
    <w:rsid w:val="00F55B97"/>
    <w:rsid w:val="00F577E3"/>
    <w:rsid w:val="00F6225E"/>
    <w:rsid w:val="00F6285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A7F5C"/>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1</Pages>
  <Words>29689</Words>
  <Characters>169228</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20</cp:revision>
  <cp:lastPrinted>2025-06-06T09:23:00Z</cp:lastPrinted>
  <dcterms:created xsi:type="dcterms:W3CDTF">2025-07-02T22:14:00Z</dcterms:created>
  <dcterms:modified xsi:type="dcterms:W3CDTF">2025-07-0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